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7A1F9F" w:rsidRDefault="002A2A03"/>
    <w:p w:rsidR="002A2A03" w:rsidRPr="007A1F9F" w:rsidRDefault="002A2A03" w:rsidP="001A0A79">
      <w:pPr>
        <w:ind w:firstLine="0"/>
      </w:pPr>
    </w:p>
    <w:p w:rsidR="002A2A03" w:rsidRPr="007A1F9F" w:rsidRDefault="002A2A03"/>
    <w:p w:rsidR="002A2A03" w:rsidRPr="007A1F9F" w:rsidRDefault="002A2A03"/>
    <w:p w:rsidR="002A2A03" w:rsidRPr="007A1F9F" w:rsidRDefault="002A2A03"/>
    <w:p w:rsidR="002A2A03" w:rsidRPr="007A1F9F" w:rsidRDefault="005140C2">
      <w:pPr>
        <w:jc w:val="center"/>
      </w:pPr>
      <w:r w:rsidRPr="007A1F9F">
        <w:t>Make Our Oceans Safer</w:t>
      </w:r>
    </w:p>
    <w:p w:rsidR="002A2A03" w:rsidRPr="007A1F9F" w:rsidRDefault="002A2A03">
      <w:pPr>
        <w:jc w:val="center"/>
      </w:pPr>
      <w:r w:rsidRPr="007A1F9F">
        <w:t xml:space="preserve">Your </w:t>
      </w:r>
      <w:proofErr w:type="gramStart"/>
      <w:r w:rsidRPr="007A1F9F">
        <w:t>Name  (</w:t>
      </w:r>
      <w:proofErr w:type="gramEnd"/>
      <w:r w:rsidRPr="007A1F9F">
        <w:t>First M. Last)</w:t>
      </w:r>
    </w:p>
    <w:p w:rsidR="002A2A03" w:rsidRPr="007A1F9F" w:rsidRDefault="002A2A03">
      <w:pPr>
        <w:jc w:val="center"/>
      </w:pPr>
      <w:r w:rsidRPr="007A1F9F">
        <w:t>School or Institution Name (University at Place or Town, State)</w:t>
      </w:r>
    </w:p>
    <w:p w:rsidR="003F4955" w:rsidRPr="007A1F9F" w:rsidRDefault="002A2A03" w:rsidP="00EB26FE">
      <w:pPr>
        <w:ind w:firstLine="0"/>
        <w:jc w:val="center"/>
      </w:pPr>
      <w:r w:rsidRPr="007A1F9F">
        <w:br w:type="page"/>
      </w:r>
    </w:p>
    <w:p w:rsidR="003F4955" w:rsidRPr="007A1F9F" w:rsidRDefault="003F4955" w:rsidP="00EB26FE">
      <w:pPr>
        <w:ind w:firstLine="0"/>
        <w:jc w:val="center"/>
        <w:rPr>
          <w:b/>
        </w:rPr>
      </w:pPr>
      <w:r w:rsidRPr="007A1F9F">
        <w:rPr>
          <w:b/>
        </w:rPr>
        <w:lastRenderedPageBreak/>
        <w:t>Abstract</w:t>
      </w:r>
    </w:p>
    <w:p w:rsidR="003F4955" w:rsidRPr="007A1F9F" w:rsidRDefault="003F4955" w:rsidP="009C6767">
      <w:r w:rsidRPr="007A1F9F">
        <w:tab/>
      </w:r>
      <w:r w:rsidR="007D1D3C" w:rsidRPr="007A1F9F">
        <w:t>Before the advent of the 21</w:t>
      </w:r>
      <w:r w:rsidR="007D1D3C" w:rsidRPr="007A1F9F">
        <w:rPr>
          <w:vertAlign w:val="superscript"/>
        </w:rPr>
        <w:t>st</w:t>
      </w:r>
      <w:r w:rsidR="007D1D3C" w:rsidRPr="007A1F9F">
        <w:t xml:space="preserve"> century, humans were not familiar about the </w:t>
      </w:r>
      <w:r w:rsidR="00A91399" w:rsidRPr="007A1F9F">
        <w:t xml:space="preserve">disruptions existing beneath the </w:t>
      </w:r>
      <w:r w:rsidR="00FA7063" w:rsidRPr="007A1F9F">
        <w:t xml:space="preserve">surface of </w:t>
      </w:r>
      <w:r w:rsidR="00A91399" w:rsidRPr="007A1F9F">
        <w:t xml:space="preserve">water to a </w:t>
      </w:r>
      <w:r w:rsidR="00FA7063" w:rsidRPr="007A1F9F">
        <w:t>significant extent</w:t>
      </w:r>
      <w:r w:rsidR="00790142" w:rsidRPr="007A1F9F">
        <w:t>.</w:t>
      </w:r>
      <w:r w:rsidR="00312BFE" w:rsidRPr="007A1F9F">
        <w:t xml:space="preserve"> Strict regulations were in place to keep the</w:t>
      </w:r>
      <w:r w:rsidR="00E737CE" w:rsidRPr="007A1F9F">
        <w:t xml:space="preserve"> environment clean and refraining from polluting it.</w:t>
      </w:r>
      <w:r w:rsidR="00DE5368" w:rsidRPr="007A1F9F">
        <w:t xml:space="preserve"> </w:t>
      </w:r>
      <w:r w:rsidR="00E56798" w:rsidRPr="007A1F9F">
        <w:t xml:space="preserve">People deemed it a sacred </w:t>
      </w:r>
      <w:r w:rsidR="009B4D3E" w:rsidRPr="007A1F9F">
        <w:t xml:space="preserve">aspect as </w:t>
      </w:r>
      <w:r w:rsidR="000D2A40" w:rsidRPr="007A1F9F">
        <w:t>they honored the existence of sea animals dwelli</w:t>
      </w:r>
      <w:r w:rsidR="00A8081F" w:rsidRPr="007A1F9F">
        <w:t>n</w:t>
      </w:r>
      <w:r w:rsidR="00542696" w:rsidRPr="007A1F9F">
        <w:t>g</w:t>
      </w:r>
      <w:r w:rsidR="00B96764" w:rsidRPr="007A1F9F">
        <w:t xml:space="preserve"> underneath th</w:t>
      </w:r>
      <w:r w:rsidR="00333CD7" w:rsidRPr="007A1F9F">
        <w:t>e water</w:t>
      </w:r>
      <w:r w:rsidR="005B1875" w:rsidRPr="007A1F9F">
        <w:t xml:space="preserve"> as eatable seafood and </w:t>
      </w:r>
      <w:r w:rsidR="00C26D24" w:rsidRPr="007A1F9F">
        <w:t>fish</w:t>
      </w:r>
      <w:r w:rsidR="00D679FF" w:rsidRPr="007A1F9F">
        <w:t>.</w:t>
      </w:r>
      <w:r w:rsidR="002E11EB" w:rsidRPr="007A1F9F">
        <w:t xml:space="preserve"> </w:t>
      </w:r>
      <w:r w:rsidR="00744CF8" w:rsidRPr="007A1F9F">
        <w:t>In the contemporary century</w:t>
      </w:r>
      <w:r w:rsidR="002E282B" w:rsidRPr="007A1F9F">
        <w:t>,</w:t>
      </w:r>
      <w:r w:rsidR="00444E49" w:rsidRPr="007A1F9F">
        <w:t xml:space="preserve"> </w:t>
      </w:r>
      <w:r w:rsidR="00A32A06" w:rsidRPr="007A1F9F">
        <w:t xml:space="preserve">pollution </w:t>
      </w:r>
      <w:r w:rsidR="005E7290" w:rsidRPr="007A1F9F">
        <w:t>has become pervasive as</w:t>
      </w:r>
      <w:r w:rsidR="00E84D2B" w:rsidRPr="007A1F9F">
        <w:t xml:space="preserve"> </w:t>
      </w:r>
      <w:r w:rsidR="006653A8" w:rsidRPr="007A1F9F">
        <w:t xml:space="preserve">toxic waste, </w:t>
      </w:r>
      <w:r w:rsidR="00D939A7" w:rsidRPr="007A1F9F">
        <w:t>dumping garbage,</w:t>
      </w:r>
      <w:r w:rsidR="003262E3" w:rsidRPr="007A1F9F">
        <w:t xml:space="preserve"> trash and pills </w:t>
      </w:r>
      <w:r w:rsidR="005B17A6" w:rsidRPr="007A1F9F">
        <w:t xml:space="preserve">in the </w:t>
      </w:r>
      <w:r w:rsidR="00CE0B36" w:rsidRPr="007A1F9F">
        <w:t>water</w:t>
      </w:r>
      <w:r w:rsidR="005B17A6" w:rsidRPr="007A1F9F">
        <w:t xml:space="preserve"> have also accelerated</w:t>
      </w:r>
      <w:r w:rsidR="00CE0B36" w:rsidRPr="007A1F9F">
        <w:t>.</w:t>
      </w:r>
      <w:r w:rsidR="00FA702D" w:rsidRPr="007A1F9F">
        <w:t xml:space="preserve"> The water human</w:t>
      </w:r>
      <w:r w:rsidR="00902346" w:rsidRPr="007A1F9F">
        <w:t xml:space="preserve"> </w:t>
      </w:r>
      <w:r w:rsidR="00EB4B91" w:rsidRPr="007A1F9F">
        <w:t>drink</w:t>
      </w:r>
      <w:r w:rsidR="00F723DC" w:rsidRPr="007A1F9F">
        <w:t xml:space="preserve"> </w:t>
      </w:r>
      <w:r w:rsidR="000005C5" w:rsidRPr="007A1F9F">
        <w:t>is</w:t>
      </w:r>
      <w:r w:rsidR="00550948" w:rsidRPr="007A1F9F">
        <w:t xml:space="preserve"> contamin</w:t>
      </w:r>
      <w:r w:rsidR="00687E90" w:rsidRPr="007A1F9F">
        <w:t>ated and casts grave impacts on</w:t>
      </w:r>
      <w:r w:rsidR="00BC7F4C" w:rsidRPr="007A1F9F">
        <w:t xml:space="preserve"> </w:t>
      </w:r>
      <w:r w:rsidR="00550948" w:rsidRPr="007A1F9F">
        <w:t>the health of living beings.</w:t>
      </w:r>
      <w:r w:rsidR="00EB4B91" w:rsidRPr="007A1F9F">
        <w:t xml:space="preserve"> </w:t>
      </w:r>
      <w:r w:rsidR="0095747F" w:rsidRPr="007A1F9F">
        <w:t xml:space="preserve">As per Chris </w:t>
      </w:r>
      <w:proofErr w:type="spellStart"/>
      <w:r w:rsidR="0095747F" w:rsidRPr="007A1F9F">
        <w:t>WoodFord</w:t>
      </w:r>
      <w:proofErr w:type="spellEnd"/>
      <w:r w:rsidR="0095747F" w:rsidRPr="007A1F9F">
        <w:t xml:space="preserve">, </w:t>
      </w:r>
      <w:r w:rsidR="003B4F9C" w:rsidRPr="007A1F9F">
        <w:t>“</w:t>
      </w:r>
      <w:r w:rsidR="00BD76D5" w:rsidRPr="007A1F9F">
        <w:t xml:space="preserve">We know that pollution is a human problem because it is a relatedly recent development in the planet's history before the 19th century industrial revolution, people lived more in harmony with their immediate environment. As industrialization </w:t>
      </w:r>
      <w:r w:rsidR="00FA702D" w:rsidRPr="007A1F9F">
        <w:t xml:space="preserve">has spread around the globe, </w:t>
      </w:r>
      <w:r w:rsidR="00BD76D5" w:rsidRPr="007A1F9F">
        <w:t>the problem of population was much smaller, no one believes pollution would ever present a serious problem. It was once a popularly believed that the oceans were far too big to pollute. Today, with around 7 billion people on the planet, it had become apparent that there is limits pollution is one sign that humans have exceeded those limits</w:t>
      </w:r>
      <w:r w:rsidR="009C6767" w:rsidRPr="007A1F9F">
        <w:t xml:space="preserve"> </w:t>
      </w:r>
      <w:r w:rsidR="009C6767" w:rsidRPr="007A1F9F">
        <w:fldChar w:fldCharType="begin"/>
      </w:r>
      <w:r w:rsidR="009C6767" w:rsidRPr="007A1F9F">
        <w:instrText xml:space="preserve"> ADDIN ZOTERO_ITEM CSL_CITATION {"citationID":"yb8hoD5O","properties":{"formattedCitation":"(\\uc0\\u8220{}Water pollution,\\uc0\\u8221{} n.d.)","plainCitation":"(“Water pollution,” n.d.)","noteIndex":0},"citationItems":[{"id":1652,"uris":["http://zotero.org/users/local/4C6u8dIT/items/338KUQIQ"],"uri":["http://zotero.org/users/local/4C6u8dIT/items/338KUQIQ"],"itemData":{"id":1652,"type":"webpage","title":"Water pollution: An introduction to causes, effects, solutions","container-title":"Explain that Stuff","abstract":"Information about the types, causes, and effects of water pollution and what we can do to solve the problem.","URL":"http://www.explainthatstuff.com/waterpollution.html","shortTitle":"Water pollution","accessed":{"date-parts":[["2019",4,19]]}}}],"schema":"https://github.com/citation-style-language/schema/raw/master/csl-citation.json"} </w:instrText>
      </w:r>
      <w:r w:rsidR="009C6767" w:rsidRPr="007A1F9F">
        <w:fldChar w:fldCharType="separate"/>
      </w:r>
      <w:r w:rsidR="009C6767" w:rsidRPr="007A1F9F">
        <w:t>(“Water pollution,” n.d.)</w:t>
      </w:r>
      <w:r w:rsidR="009C6767" w:rsidRPr="007A1F9F">
        <w:fldChar w:fldCharType="end"/>
      </w:r>
      <w:r w:rsidR="00BE7F98" w:rsidRPr="007A1F9F">
        <w:t>.”</w:t>
      </w:r>
      <w:r w:rsidR="004931EF" w:rsidRPr="007A1F9F">
        <w:t xml:space="preserve"> It is essential to combat the menace of water pollution and save human and marine life by </w:t>
      </w:r>
      <w:r w:rsidR="009B61B7" w:rsidRPr="007A1F9F">
        <w:t xml:space="preserve">minimizing the </w:t>
      </w:r>
      <w:r w:rsidR="00F93240" w:rsidRPr="007A1F9F">
        <w:t xml:space="preserve">dump, reducing usage of plastic and promulgating </w:t>
      </w:r>
      <w:r w:rsidR="009A1E80" w:rsidRPr="007A1F9F">
        <w:t>stringent</w:t>
      </w:r>
      <w:r w:rsidR="00F93240" w:rsidRPr="007A1F9F">
        <w:t xml:space="preserve"> regulations pertinent to</w:t>
      </w:r>
      <w:r w:rsidR="009A1E80" w:rsidRPr="007A1F9F">
        <w:t xml:space="preserve"> oil spill.</w:t>
      </w:r>
      <w:r w:rsidR="0084216C" w:rsidRPr="007A1F9F">
        <w:t xml:space="preserve"> </w:t>
      </w:r>
      <w:r w:rsidR="00E737CE" w:rsidRPr="007A1F9F">
        <w:t xml:space="preserve"> </w:t>
      </w:r>
      <w:r w:rsidR="00A91399" w:rsidRPr="007A1F9F">
        <w:t xml:space="preserve"> </w:t>
      </w:r>
    </w:p>
    <w:p w:rsidR="003F4955" w:rsidRPr="007A1F9F" w:rsidRDefault="003F4955" w:rsidP="00BE7F98">
      <w:pPr>
        <w:ind w:firstLine="0"/>
      </w:pPr>
    </w:p>
    <w:p w:rsidR="00BE7F98" w:rsidRPr="007A1F9F" w:rsidRDefault="00BE7F98" w:rsidP="00BE7F98">
      <w:pPr>
        <w:ind w:firstLine="0"/>
      </w:pPr>
    </w:p>
    <w:p w:rsidR="00BE7F98" w:rsidRPr="007A1F9F" w:rsidRDefault="00BE7F98" w:rsidP="00BE7F98">
      <w:pPr>
        <w:ind w:firstLine="0"/>
      </w:pPr>
    </w:p>
    <w:p w:rsidR="00BE7F98" w:rsidRPr="007A1F9F" w:rsidRDefault="00BE7F98" w:rsidP="00BE7F98">
      <w:pPr>
        <w:ind w:firstLine="0"/>
      </w:pPr>
    </w:p>
    <w:p w:rsidR="00BE7F98" w:rsidRPr="007A1F9F" w:rsidRDefault="00BE7F98" w:rsidP="00BE7F98">
      <w:pPr>
        <w:ind w:firstLine="0"/>
      </w:pPr>
    </w:p>
    <w:p w:rsidR="00BE7F98" w:rsidRPr="007A1F9F" w:rsidRDefault="00BE7F98" w:rsidP="00BE7F98">
      <w:pPr>
        <w:ind w:firstLine="0"/>
      </w:pPr>
    </w:p>
    <w:p w:rsidR="00BE7F98" w:rsidRPr="007A1F9F" w:rsidRDefault="009A1E80" w:rsidP="00BE7F98">
      <w:pPr>
        <w:ind w:firstLine="0"/>
        <w:rPr>
          <w:b/>
        </w:rPr>
      </w:pPr>
      <w:r w:rsidRPr="007A1F9F">
        <w:rPr>
          <w:b/>
        </w:rPr>
        <w:lastRenderedPageBreak/>
        <w:tab/>
      </w:r>
      <w:r w:rsidRPr="007A1F9F">
        <w:rPr>
          <w:b/>
        </w:rPr>
        <w:tab/>
      </w:r>
      <w:r w:rsidRPr="007A1F9F">
        <w:rPr>
          <w:b/>
        </w:rPr>
        <w:tab/>
      </w:r>
      <w:r w:rsidRPr="007A1F9F">
        <w:rPr>
          <w:b/>
        </w:rPr>
        <w:tab/>
        <w:t xml:space="preserve">     Makes Our Oceans Safer</w:t>
      </w:r>
    </w:p>
    <w:p w:rsidR="00112857" w:rsidRPr="007A1F9F" w:rsidRDefault="00112857" w:rsidP="009A1E80">
      <w:pPr>
        <w:ind w:left="2880"/>
      </w:pPr>
    </w:p>
    <w:p w:rsidR="00BE7F98" w:rsidRPr="007A1F9F" w:rsidRDefault="00BE7F98" w:rsidP="009A1E80">
      <w:pPr>
        <w:ind w:left="2880"/>
        <w:rPr>
          <w:b/>
        </w:rPr>
      </w:pPr>
      <w:r w:rsidRPr="007A1F9F">
        <w:rPr>
          <w:b/>
        </w:rPr>
        <w:t>Introduction</w:t>
      </w:r>
    </w:p>
    <w:p w:rsidR="003F4955" w:rsidRPr="007A1F9F" w:rsidRDefault="00EF7795" w:rsidP="009C6767">
      <w:r w:rsidRPr="007A1F9F">
        <w:tab/>
      </w:r>
      <w:r w:rsidR="004217C3" w:rsidRPr="007A1F9F">
        <w:t>In essence</w:t>
      </w:r>
      <w:r w:rsidR="00527919" w:rsidRPr="007A1F9F">
        <w:t xml:space="preserve">, more than one thirds of the surface of the earth is covered by water. With the explosion in the population bomb, people are consuming the available resources at an accelerated </w:t>
      </w:r>
      <w:r w:rsidR="00AC18A6" w:rsidRPr="007A1F9F">
        <w:t>and vigorous rate.</w:t>
      </w:r>
      <w:r w:rsidR="004D6F59" w:rsidRPr="007A1F9F">
        <w:t xml:space="preserve"> The menace of water pollution is casting adverse impact on the living beings which is man</w:t>
      </w:r>
      <w:r w:rsidR="00A96B6F" w:rsidRPr="007A1F9F">
        <w:t>ifested in the polluted and toxic</w:t>
      </w:r>
      <w:r w:rsidR="0000571B" w:rsidRPr="007A1F9F">
        <w:t xml:space="preserve"> waste. </w:t>
      </w:r>
      <w:r w:rsidR="00CF5F1C" w:rsidRPr="007A1F9F">
        <w:t xml:space="preserve">It is significant to highlight </w:t>
      </w:r>
      <w:r w:rsidR="00DF1519" w:rsidRPr="007A1F9F">
        <w:t>the actions of human beings which harm the sea life as flying trash, dumping garbage on the beach and spilling oil</w:t>
      </w:r>
      <w:r w:rsidR="00410CAA" w:rsidRPr="007A1F9F">
        <w:t>. As per a study published by Ted Henry</w:t>
      </w:r>
      <w:r w:rsidR="00626685" w:rsidRPr="007A1F9F">
        <w:t>, plastic is causing detrimental consequences and the amount of plastic in the oceans has reached an alarming level</w:t>
      </w:r>
      <w:r w:rsidR="009C6767" w:rsidRPr="007A1F9F">
        <w:t xml:space="preserve">  </w:t>
      </w:r>
      <w:r w:rsidR="009C6767" w:rsidRPr="007A1F9F">
        <w:fldChar w:fldCharType="begin"/>
      </w:r>
      <w:r w:rsidR="009C6767" w:rsidRPr="007A1F9F">
        <w:instrText xml:space="preserve"> ADDIN ZOTERO_ITEM CSL_CITATION {"citationID":"LxN6GALA","properties":{"formattedCitation":"(\\uc0\\u8220{}How does oil impact marine life?,\\uc0\\u8221{} n.d.)","plainCitation":"(“How does oil impact marine life?,” n.d.)","noteIndex":0},"citationItems":[{"id":1654,"uris":["http://zotero.org/users/local/4C6u8dIT/items/N4YUJ9GE"],"uri":["http://zotero.org/users/local/4C6u8dIT/items/N4YUJ9GE"],"itemData":{"id":1654,"type":"webpage","title":"How does oil impact marine life?","URL":"https://oceanservice.noaa.gov/facts/oilimpacts.html","accessed":{"date-parts":[["2019",4,19]]}}}],"schema":"https://github.com/citation-style-language/schema/raw/master/csl-citation.json"} </w:instrText>
      </w:r>
      <w:r w:rsidR="009C6767" w:rsidRPr="007A1F9F">
        <w:fldChar w:fldCharType="separate"/>
      </w:r>
      <w:r w:rsidR="009C6767" w:rsidRPr="007A1F9F">
        <w:t>(“How does oil impact marine life?,” n.d.)</w:t>
      </w:r>
      <w:r w:rsidR="009C6767" w:rsidRPr="007A1F9F">
        <w:fldChar w:fldCharType="end"/>
      </w:r>
      <w:r w:rsidR="00626685" w:rsidRPr="007A1F9F">
        <w:t>.</w:t>
      </w:r>
      <w:r w:rsidR="00597F6A" w:rsidRPr="007A1F9F">
        <w:t xml:space="preserve"> </w:t>
      </w:r>
      <w:r w:rsidR="00B2347E" w:rsidRPr="007A1F9F">
        <w:t xml:space="preserve">A rubbish heap has been made them in the Pacific </w:t>
      </w:r>
      <w:r w:rsidR="001E0EF4" w:rsidRPr="007A1F9F">
        <w:t>Ocean</w:t>
      </w:r>
      <w:r w:rsidR="00B2347E" w:rsidRPr="007A1F9F">
        <w:t xml:space="preserve"> that is postulated to equal the size of France.</w:t>
      </w:r>
      <w:r w:rsidR="001E0EF4" w:rsidRPr="007A1F9F">
        <w:t xml:space="preserve"> Spilling oil is the other prominent adversity contributing toward polluting and poisoning the water as a wide range of birds and aqua creatures drink the poisonous water and can harm themselves. To address these perils, it is imperative </w:t>
      </w:r>
      <w:r w:rsidR="00C5122F" w:rsidRPr="007A1F9F">
        <w:t xml:space="preserve">to educate the population through mass awareness and </w:t>
      </w:r>
      <w:r w:rsidR="00313C9D" w:rsidRPr="007A1F9F">
        <w:t>urge them to</w:t>
      </w:r>
      <w:r w:rsidR="00083D6C" w:rsidRPr="007A1F9F">
        <w:t xml:space="preserve"> regulate living standards </w:t>
      </w:r>
      <w:r w:rsidR="00101077" w:rsidRPr="007A1F9F">
        <w:t>equipped with strict recycling methods,</w:t>
      </w:r>
      <w:r w:rsidR="00CD730D" w:rsidRPr="007A1F9F">
        <w:t xml:space="preserve"> </w:t>
      </w:r>
      <w:r w:rsidR="00C43A31" w:rsidRPr="007A1F9F">
        <w:t xml:space="preserve">mitigating </w:t>
      </w:r>
      <w:r w:rsidR="00E97A8F" w:rsidRPr="007A1F9F">
        <w:t>spilling oil and</w:t>
      </w:r>
      <w:r w:rsidR="008D4B88" w:rsidRPr="007A1F9F">
        <w:t xml:space="preserve"> </w:t>
      </w:r>
      <w:r w:rsidR="00AC1790" w:rsidRPr="007A1F9F">
        <w:t xml:space="preserve">eradicating the plastic debris in the </w:t>
      </w:r>
      <w:r w:rsidR="00F30CAC" w:rsidRPr="007A1F9F">
        <w:t>oceans</w:t>
      </w:r>
      <w:r w:rsidR="00AC1790" w:rsidRPr="007A1F9F">
        <w:t>.</w:t>
      </w:r>
    </w:p>
    <w:p w:rsidR="0098651B" w:rsidRPr="007A1F9F" w:rsidRDefault="0098651B" w:rsidP="0098651B">
      <w:pPr>
        <w:ind w:left="1440"/>
        <w:rPr>
          <w:b/>
        </w:rPr>
      </w:pPr>
      <w:r w:rsidRPr="007A1F9F">
        <w:rPr>
          <w:b/>
        </w:rPr>
        <w:t>Factor</w:t>
      </w:r>
      <w:r w:rsidR="0057178F" w:rsidRPr="007A1F9F">
        <w:rPr>
          <w:b/>
        </w:rPr>
        <w:t>s Contributing to Unsafe Ocean</w:t>
      </w:r>
    </w:p>
    <w:p w:rsidR="0057178F" w:rsidRPr="007A1F9F" w:rsidRDefault="00C75147" w:rsidP="009C6767">
      <w:r w:rsidRPr="007A1F9F">
        <w:t>The unsafe and careless pract</w:t>
      </w:r>
      <w:r w:rsidR="004D4559" w:rsidRPr="007A1F9F">
        <w:t>ices of dumping garbage are the</w:t>
      </w:r>
      <w:r w:rsidR="001A5DA3" w:rsidRPr="007A1F9F">
        <w:t xml:space="preserve"> </w:t>
      </w:r>
      <w:r w:rsidR="00791CB7" w:rsidRPr="007A1F9F">
        <w:t xml:space="preserve">preeminent sources making the oceans unsafe and these </w:t>
      </w:r>
      <w:r w:rsidR="00DA2DCE" w:rsidRPr="007A1F9F">
        <w:t xml:space="preserve">practices are essentially accelerating </w:t>
      </w:r>
      <w:r w:rsidR="00B84E0C" w:rsidRPr="007A1F9F">
        <w:t>with the surge in</w:t>
      </w:r>
      <w:r w:rsidR="009F406E" w:rsidRPr="007A1F9F">
        <w:t xml:space="preserve"> </w:t>
      </w:r>
      <w:r w:rsidR="002C4679" w:rsidRPr="007A1F9F">
        <w:t xml:space="preserve">industrialization and massive increase </w:t>
      </w:r>
      <w:r w:rsidR="00CC27F1" w:rsidRPr="007A1F9F">
        <w:t>in population.</w:t>
      </w:r>
      <w:r w:rsidR="008C593B" w:rsidRPr="007A1F9F">
        <w:t xml:space="preserve"> In streets</w:t>
      </w:r>
      <w:r w:rsidR="00314570" w:rsidRPr="007A1F9F">
        <w:t xml:space="preserve"> and public places, plastic,</w:t>
      </w:r>
      <w:r w:rsidR="005942F9" w:rsidRPr="007A1F9F">
        <w:t xml:space="preserve"> </w:t>
      </w:r>
      <w:r w:rsidR="00314570" w:rsidRPr="007A1F9F">
        <w:t xml:space="preserve">garbage and </w:t>
      </w:r>
      <w:r w:rsidR="00B20D40" w:rsidRPr="007A1F9F">
        <w:t>waste can be observed flying as if</w:t>
      </w:r>
      <w:r w:rsidR="00A2714A" w:rsidRPr="007A1F9F">
        <w:t xml:space="preserve"> humans are utterly unaware of </w:t>
      </w:r>
      <w:r w:rsidR="005328AF" w:rsidRPr="007A1F9F">
        <w:t>the adverse ramifications of o</w:t>
      </w:r>
      <w:r w:rsidR="00BB6EFF" w:rsidRPr="007A1F9F">
        <w:t>verlooking the thr</w:t>
      </w:r>
      <w:r w:rsidR="005055AC" w:rsidRPr="007A1F9F">
        <w:t>eatening peril</w:t>
      </w:r>
      <w:r w:rsidR="00C8761E" w:rsidRPr="007A1F9F">
        <w:t>.</w:t>
      </w:r>
      <w:r w:rsidR="00D562B5" w:rsidRPr="007A1F9F">
        <w:t xml:space="preserve"> </w:t>
      </w:r>
      <w:r w:rsidR="004F5782" w:rsidRPr="007A1F9F">
        <w:t>The aquatic life is</w:t>
      </w:r>
      <w:r w:rsidR="00E3206D" w:rsidRPr="007A1F9F">
        <w:t xml:space="preserve"> vulnerable a</w:t>
      </w:r>
      <w:r w:rsidR="00AF6CF4" w:rsidRPr="007A1F9F">
        <w:t>nd several images and instances</w:t>
      </w:r>
      <w:r w:rsidR="00194A51" w:rsidRPr="007A1F9F">
        <w:t xml:space="preserve"> offer </w:t>
      </w:r>
      <w:r w:rsidR="007071F0" w:rsidRPr="007A1F9F">
        <w:t>an explicit illustration of the</w:t>
      </w:r>
      <w:r w:rsidR="00F64496" w:rsidRPr="007A1F9F">
        <w:t xml:space="preserve"> </w:t>
      </w:r>
      <w:r w:rsidR="001260BB" w:rsidRPr="007A1F9F">
        <w:t>adversity where</w:t>
      </w:r>
      <w:r w:rsidR="0025653F" w:rsidRPr="007A1F9F">
        <w:t xml:space="preserve"> </w:t>
      </w:r>
      <w:r w:rsidR="004528E6" w:rsidRPr="007A1F9F">
        <w:t xml:space="preserve">fish and birds have ben entangled in </w:t>
      </w:r>
      <w:r w:rsidR="004528E6" w:rsidRPr="007A1F9F">
        <w:lastRenderedPageBreak/>
        <w:t>plastic.</w:t>
      </w:r>
      <w:r w:rsidR="00507D59" w:rsidRPr="007A1F9F">
        <w:t xml:space="preserve"> As</w:t>
      </w:r>
      <w:r w:rsidR="000C53DF" w:rsidRPr="007A1F9F">
        <w:t xml:space="preserve"> per the scientific studies of the National Climatic Data Center (NOAA), </w:t>
      </w:r>
      <w:r w:rsidR="00E87B60" w:rsidRPr="007A1F9F">
        <w:t>“Oil destroys the insulating ability of fur- bearing mammals, such as severe otters, and water repellency of a bird’s feather, thus exposing these creatures to the harsh events. Many birds and animals also ingest oil when they try to clean themselves, which can be poison them</w:t>
      </w:r>
      <w:r w:rsidR="009C6767" w:rsidRPr="007A1F9F">
        <w:t xml:space="preserve"> </w:t>
      </w:r>
      <w:r w:rsidR="009C6767" w:rsidRPr="007A1F9F">
        <w:fldChar w:fldCharType="begin"/>
      </w:r>
      <w:r w:rsidR="009C6767" w:rsidRPr="007A1F9F">
        <w:instrText xml:space="preserve"> ADDIN ZOTERO_ITEM CSL_CITATION {"citationID":"sHtxx8yl","properties":{"formattedCitation":"(\\uc0\\u8220{}Plastics in oceans are mounting, but evidence on harm is surprisingly weak | The Independent,\\uc0\\u8221{} n.d.)","plainCitation":"(“Plastics in oceans are mounting, but evidence on harm is surprisingly weak | The Independent,” n.d.)","noteIndex":0},"citationItems":[{"id":1657,"uris":["http://zotero.org/users/local/4C6u8dIT/items/HVJQEMBG"],"uri":["http://zotero.org/users/local/4C6u8dIT/items/HVJQEMBG"],"itemData":{"id":1657,"type":"webpage","title":"Plastics in oceans are mounting, but evidence on harm is surprisingly weak | The Independent","URL":"https://www.independent.co.uk/environment/plastic-oceans-pollution-microplastics-evidence-harm-recycling-dumping-waste-a8275416.html","accessed":{"date-parts":[["2019",4,19]]}}}],"schema":"https://github.com/citation-style-language/schema/raw/master/csl-citation.json"} </w:instrText>
      </w:r>
      <w:r w:rsidR="009C6767" w:rsidRPr="007A1F9F">
        <w:fldChar w:fldCharType="separate"/>
      </w:r>
      <w:r w:rsidR="009C6767" w:rsidRPr="007A1F9F">
        <w:t>(“Plastics in oceans are mounting, but evidence on harm is surprisingly weak | The Independent,” n.d.)</w:t>
      </w:r>
      <w:r w:rsidR="009C6767" w:rsidRPr="007A1F9F">
        <w:fldChar w:fldCharType="end"/>
      </w:r>
      <w:r w:rsidR="00E87B60" w:rsidRPr="007A1F9F">
        <w:t>.”</w:t>
      </w:r>
    </w:p>
    <w:p w:rsidR="00E87B60" w:rsidRPr="007A1F9F" w:rsidRDefault="00E87B60" w:rsidP="009C6767">
      <w:r w:rsidRPr="007A1F9F">
        <w:t>In addition, the huge black oil slicks and accidents represent a modicum fract</w:t>
      </w:r>
      <w:r w:rsidR="008D0CD8" w:rsidRPr="007A1F9F">
        <w:t>ion of the pollution affecting</w:t>
      </w:r>
      <w:r w:rsidRPr="007A1F9F">
        <w:t xml:space="preserve"> the oceans.</w:t>
      </w:r>
      <w:r w:rsidR="006A069A" w:rsidRPr="007A1F9F">
        <w:t xml:space="preserve"> The tanker spills are also not the dominant contributors </w:t>
      </w:r>
      <w:r w:rsidR="000D1C18" w:rsidRPr="007A1F9F">
        <w:t>as the oil entering the ocean</w:t>
      </w:r>
      <w:r w:rsidR="00006C83" w:rsidRPr="007A1F9F">
        <w:t>s</w:t>
      </w:r>
      <w:r w:rsidR="00977184" w:rsidRPr="007A1F9F">
        <w:t xml:space="preserve"> </w:t>
      </w:r>
      <w:r w:rsidR="00EC57A7" w:rsidRPr="007A1F9F">
        <w:t xml:space="preserve">from tanker accidents constitute only 12 </w:t>
      </w:r>
      <w:r w:rsidR="00295EF1" w:rsidRPr="007A1F9F">
        <w:t xml:space="preserve">percent of the oil entering the </w:t>
      </w:r>
      <w:r w:rsidR="00EC5C51" w:rsidRPr="007A1F9F">
        <w:t>oceans.</w:t>
      </w:r>
      <w:r w:rsidR="007A5DC0" w:rsidRPr="007A1F9F">
        <w:t xml:space="preserve"> Primaril</w:t>
      </w:r>
      <w:r w:rsidR="00802E15" w:rsidRPr="007A1F9F">
        <w:t>y,</w:t>
      </w:r>
      <w:r w:rsidR="00BB0A93" w:rsidRPr="007A1F9F">
        <w:t xml:space="preserve"> </w:t>
      </w:r>
      <w:r w:rsidR="00253FDF" w:rsidRPr="007A1F9F">
        <w:t xml:space="preserve">over 70% of the oil pollution in </w:t>
      </w:r>
      <w:r w:rsidR="00BE5D94" w:rsidRPr="007A1F9F">
        <w:t>seas are a manifestation of the</w:t>
      </w:r>
      <w:r w:rsidR="00EE1821" w:rsidRPr="007A1F9F">
        <w:t xml:space="preserve"> </w:t>
      </w:r>
      <w:r w:rsidR="00AB1542" w:rsidRPr="007A1F9F">
        <w:t xml:space="preserve">oil poured down drains on land </w:t>
      </w:r>
      <w:r w:rsidR="005614CA" w:rsidRPr="007A1F9F">
        <w:t xml:space="preserve">and </w:t>
      </w:r>
      <w:r w:rsidR="00EC1B1E" w:rsidRPr="007A1F9F">
        <w:t>routine shipping.</w:t>
      </w:r>
      <w:r w:rsidR="004A08FF" w:rsidRPr="007A1F9F">
        <w:t xml:space="preserve"> </w:t>
      </w:r>
      <w:r w:rsidR="009D6959" w:rsidRPr="007A1F9F">
        <w:t xml:space="preserve">The tanker spills wreak havoc when they release </w:t>
      </w:r>
      <w:r w:rsidR="0089665F" w:rsidRPr="007A1F9F">
        <w:t>a sheer quality of oil at once.</w:t>
      </w:r>
      <w:r w:rsidR="001A1BBB" w:rsidRPr="007A1F9F">
        <w:t xml:space="preserve"> </w:t>
      </w:r>
      <w:r w:rsidR="00C1279B" w:rsidRPr="007A1F9F">
        <w:t>For instance, the biggest oil spill occurred in Alaska in 1989 where the tanker Exxon Valdez broke up.</w:t>
      </w:r>
      <w:r w:rsidR="005D76F6" w:rsidRPr="007A1F9F">
        <w:t xml:space="preserve"> Approximately 12 million gallons of oil was</w:t>
      </w:r>
      <w:r w:rsidR="00847CAE" w:rsidRPr="007A1F9F">
        <w:t xml:space="preserve"> spilled into the pristine wilderness.</w:t>
      </w:r>
      <w:r w:rsidR="00297654" w:rsidRPr="007A1F9F">
        <w:t xml:space="preserve"> The reports concluded that marine life was </w:t>
      </w:r>
      <w:r w:rsidR="00591029" w:rsidRPr="007A1F9F">
        <w:t>desecrated as 220.000 sea birds and 2000 sea otters were killed becau</w:t>
      </w:r>
      <w:r w:rsidR="00407151" w:rsidRPr="007A1F9F">
        <w:t>s</w:t>
      </w:r>
      <w:r w:rsidR="00591029" w:rsidRPr="007A1F9F">
        <w:t xml:space="preserve">e of the poisonous </w:t>
      </w:r>
      <w:r w:rsidR="009E099F" w:rsidRPr="007A1F9F">
        <w:t>water</w:t>
      </w:r>
      <w:r w:rsidR="009C6767" w:rsidRPr="007A1F9F">
        <w:t xml:space="preserve"> </w:t>
      </w:r>
      <w:r w:rsidR="009C6767" w:rsidRPr="007A1F9F">
        <w:fldChar w:fldCharType="begin"/>
      </w:r>
      <w:r w:rsidR="009C6767" w:rsidRPr="007A1F9F">
        <w:instrText xml:space="preserve"> ADDIN ZOTERO_ITEM CSL_CITATION {"citationID":"ordyiByr","properties":{"formattedCitation":"(\\uc0\\u8220{}Plastic Pollution - Our World in Data,\\uc0\\u8221{} n.d.)","plainCitation":"(“Plastic Pollution - Our World in Data,” n.d.)","noteIndex":0},"citationItems":[{"id":1662,"uris":["http://zotero.org/users/local/4C6u8dIT/items/ZWESEUE3"],"uri":["http://zotero.org/users/local/4C6u8dIT/items/ZWESEUE3"],"itemData":{"id":1662,"type":"webpage","title":"Plastic Pollution - Our World in Data","URL":"https://ourworldindata.org/plastic-pollution","accessed":{"date-parts":[["2019",4,19]]}}}],"schema":"https://github.com/citation-style-language/schema/raw/master/csl-citation.json"} </w:instrText>
      </w:r>
      <w:r w:rsidR="009C6767" w:rsidRPr="007A1F9F">
        <w:fldChar w:fldCharType="separate"/>
      </w:r>
      <w:r w:rsidR="009C6767" w:rsidRPr="007A1F9F">
        <w:t>(“Plastic Pollution - Our World in Data,” n.d.)</w:t>
      </w:r>
      <w:r w:rsidR="009C6767" w:rsidRPr="007A1F9F">
        <w:fldChar w:fldCharType="end"/>
      </w:r>
      <w:r w:rsidR="002C6ACC" w:rsidRPr="007A1F9F">
        <w:t>.</w:t>
      </w:r>
      <w:r w:rsidR="00E21CD5" w:rsidRPr="007A1F9F">
        <w:t xml:space="preserve"> </w:t>
      </w:r>
      <w:r w:rsidR="002B7749" w:rsidRPr="007A1F9F">
        <w:t xml:space="preserve">In addition, humungous amount of herring eggs and salmons were also </w:t>
      </w:r>
      <w:r w:rsidR="00B7625C" w:rsidRPr="007A1F9F">
        <w:t>destroyed which account to billions.</w:t>
      </w:r>
    </w:p>
    <w:p w:rsidR="00280FB6" w:rsidRPr="007A1F9F" w:rsidRDefault="00AC0F1B" w:rsidP="00446517">
      <w:pPr>
        <w:ind w:firstLine="0"/>
      </w:pPr>
      <w:r w:rsidRPr="007A1F9F">
        <w:tab/>
        <w:t xml:space="preserve">Irrefutably, plastic has assumed an integral and </w:t>
      </w:r>
      <w:r w:rsidR="00621587" w:rsidRPr="007A1F9F">
        <w:t xml:space="preserve">significant </w:t>
      </w:r>
      <w:r w:rsidR="00FF70D5" w:rsidRPr="007A1F9F">
        <w:t>role in the life of human beings</w:t>
      </w:r>
      <w:r w:rsidR="00687FCB" w:rsidRPr="007A1F9F">
        <w:t xml:space="preserve"> and further the most common substance which washes up the waves</w:t>
      </w:r>
      <w:r w:rsidR="00FF70D5" w:rsidRPr="007A1F9F">
        <w:t>.</w:t>
      </w:r>
      <w:r w:rsidR="002821B1" w:rsidRPr="007A1F9F">
        <w:t xml:space="preserve"> Three fundamental objectives </w:t>
      </w:r>
      <w:r w:rsidR="006478F2" w:rsidRPr="007A1F9F">
        <w:t>contribute toward</w:t>
      </w:r>
      <w:r w:rsidR="00AD31CC" w:rsidRPr="007A1F9F">
        <w:t xml:space="preserve"> </w:t>
      </w:r>
      <w:r w:rsidR="00662542" w:rsidRPr="007A1F9F">
        <w:t>adversely affecting the marine life:</w:t>
      </w:r>
      <w:r w:rsidR="00380AEF" w:rsidRPr="007A1F9F">
        <w:t xml:space="preserve"> </w:t>
      </w:r>
      <w:r w:rsidR="003E633C" w:rsidRPr="007A1F9F">
        <w:t>it is light and floats to travel</w:t>
      </w:r>
      <w:r w:rsidR="00380AEF" w:rsidRPr="007A1F9F">
        <w:t>s enormous amount of</w:t>
      </w:r>
      <w:r w:rsidR="00662C5D" w:rsidRPr="007A1F9F">
        <w:t xml:space="preserve"> distance in oceans, severa</w:t>
      </w:r>
      <w:r w:rsidR="00F97043" w:rsidRPr="007A1F9F">
        <w:t>l plastic are non-biodegradable and thus can survive in the marine space fo</w:t>
      </w:r>
      <w:r w:rsidR="00934AA2" w:rsidRPr="007A1F9F">
        <w:t>r significant time and</w:t>
      </w:r>
      <w:r w:rsidR="00A258C0" w:rsidRPr="007A1F9F">
        <w:t xml:space="preserve"> it is utilized in making </w:t>
      </w:r>
      <w:r w:rsidR="004F549C" w:rsidRPr="007A1F9F">
        <w:t>a wide range of manufactured object from automobile parts to clothing.</w:t>
      </w:r>
      <w:r w:rsidR="00CD1B99" w:rsidRPr="007A1F9F">
        <w:t xml:space="preserve"> As per an estimate, </w:t>
      </w:r>
      <w:r w:rsidR="00A06589" w:rsidRPr="007A1F9F">
        <w:t>a plastic</w:t>
      </w:r>
      <w:r w:rsidR="00B25A29" w:rsidRPr="007A1F9F">
        <w:t xml:space="preserve"> bottle is capable of surviving</w:t>
      </w:r>
      <w:r w:rsidR="003D6B3E" w:rsidRPr="007A1F9F">
        <w:t xml:space="preserve"> </w:t>
      </w:r>
      <w:r w:rsidR="002E4DFB" w:rsidRPr="007A1F9F">
        <w:t xml:space="preserve">460 years in oceans and </w:t>
      </w:r>
      <w:r w:rsidR="00D7474C" w:rsidRPr="007A1F9F">
        <w:t>plastic fishing line can last up to 550 years.</w:t>
      </w:r>
      <w:r w:rsidR="00207F61" w:rsidRPr="007A1F9F">
        <w:t xml:space="preserve"> A </w:t>
      </w:r>
      <w:r w:rsidR="00207F61" w:rsidRPr="007A1F9F">
        <w:lastRenderedPageBreak/>
        <w:t xml:space="preserve">critical appraisal </w:t>
      </w:r>
      <w:r w:rsidR="006C405E" w:rsidRPr="007A1F9F">
        <w:t xml:space="preserve">of </w:t>
      </w:r>
      <w:r w:rsidR="008D7579" w:rsidRPr="007A1F9F">
        <w:t>the matter reflects they are</w:t>
      </w:r>
      <w:r w:rsidR="0091558E" w:rsidRPr="007A1F9F">
        <w:t xml:space="preserve"> not poisonous </w:t>
      </w:r>
      <w:r w:rsidR="00FF6F5F" w:rsidRPr="007A1F9F">
        <w:t>as toxic chemicals but they are a major threat to</w:t>
      </w:r>
      <w:r w:rsidR="009C7FF8" w:rsidRPr="007A1F9F">
        <w:t xml:space="preserve"> fish, seabirds and pertinent marine species.</w:t>
      </w:r>
      <w:r w:rsidR="00280FB6" w:rsidRPr="007A1F9F">
        <w:t xml:space="preserve"> </w:t>
      </w:r>
    </w:p>
    <w:p w:rsidR="00367922" w:rsidRPr="007A1F9F" w:rsidRDefault="00280FB6" w:rsidP="00280FB6">
      <w:pPr>
        <w:ind w:firstLine="0"/>
      </w:pPr>
      <w:r w:rsidRPr="007A1F9F">
        <w:tab/>
      </w:r>
      <w:r w:rsidR="00380AEF" w:rsidRPr="007A1F9F">
        <w:t xml:space="preserve"> </w:t>
      </w:r>
      <w:r w:rsidRPr="007A1F9F">
        <w:tab/>
      </w:r>
      <w:r w:rsidRPr="007A1F9F">
        <w:tab/>
      </w:r>
      <w:r w:rsidRPr="007A1F9F">
        <w:tab/>
      </w:r>
      <w:r w:rsidR="00367922" w:rsidRPr="007A1F9F">
        <w:t xml:space="preserve">         </w:t>
      </w:r>
    </w:p>
    <w:p w:rsidR="003F4955" w:rsidRPr="007A1F9F" w:rsidRDefault="00280FB6" w:rsidP="00367922">
      <w:pPr>
        <w:ind w:left="2880"/>
        <w:rPr>
          <w:b/>
        </w:rPr>
      </w:pPr>
      <w:r w:rsidRPr="007A1F9F">
        <w:rPr>
          <w:b/>
        </w:rPr>
        <w:t>Treatment</w:t>
      </w:r>
    </w:p>
    <w:p w:rsidR="000F6877" w:rsidRPr="007A1F9F" w:rsidRDefault="00EF72C5" w:rsidP="00280FB6">
      <w:pPr>
        <w:ind w:firstLine="0"/>
      </w:pPr>
      <w:r w:rsidRPr="007A1F9F">
        <w:tab/>
        <w:t>To save the planet earth, it is imperative to put efforts and halt radical activities as dumping waste and plastic on beaches an</w:t>
      </w:r>
      <w:r w:rsidR="00B67840" w:rsidRPr="007A1F9F">
        <w:t xml:space="preserve">d spilling oil. </w:t>
      </w:r>
      <w:r w:rsidR="00341CFB" w:rsidRPr="007A1F9F">
        <w:t xml:space="preserve">Launching mass awareness programs </w:t>
      </w:r>
      <w:r w:rsidR="00286B42" w:rsidRPr="007A1F9F">
        <w:t xml:space="preserve">through potential campaign in communities and media </w:t>
      </w:r>
      <w:r w:rsidR="007B04B0" w:rsidRPr="007A1F9F">
        <w:t xml:space="preserve">can prove to an instrumental role to </w:t>
      </w:r>
      <w:r w:rsidR="004C794D" w:rsidRPr="007A1F9F">
        <w:t xml:space="preserve">prevent people from contributing toward the </w:t>
      </w:r>
      <w:r w:rsidR="00CA18B5" w:rsidRPr="007A1F9F">
        <w:t>polluting oceans.</w:t>
      </w:r>
      <w:r w:rsidR="005F4651" w:rsidRPr="007A1F9F">
        <w:t xml:space="preserve"> </w:t>
      </w:r>
      <w:r w:rsidR="00A2634E" w:rsidRPr="007A1F9F">
        <w:t xml:space="preserve">In addition to being an obligation, it is the moral and </w:t>
      </w:r>
      <w:r w:rsidR="00AA0BAE" w:rsidRPr="007A1F9F">
        <w:t>ethical duty of the human bei</w:t>
      </w:r>
      <w:r w:rsidR="00A2634E" w:rsidRPr="007A1F9F">
        <w:t>n</w:t>
      </w:r>
      <w:r w:rsidR="00FE50B5" w:rsidRPr="007A1F9F">
        <w:t>g</w:t>
      </w:r>
      <w:r w:rsidR="00A2634E" w:rsidRPr="007A1F9F">
        <w:t>s</w:t>
      </w:r>
      <w:r w:rsidR="00BC4864" w:rsidRPr="007A1F9F">
        <w:t xml:space="preserve"> </w:t>
      </w:r>
      <w:r w:rsidR="009A5BDD" w:rsidRPr="007A1F9F">
        <w:t xml:space="preserve">to refrain </w:t>
      </w:r>
      <w:r w:rsidR="00B75765" w:rsidRPr="007A1F9F">
        <w:t xml:space="preserve">from leaving garbage and throwing sharp objects at </w:t>
      </w:r>
      <w:r w:rsidR="00907387" w:rsidRPr="007A1F9F">
        <w:t xml:space="preserve">beaches </w:t>
      </w:r>
      <w:r w:rsidR="00C729AD" w:rsidRPr="007A1F9F">
        <w:t>to</w:t>
      </w:r>
      <w:r w:rsidR="003612D7" w:rsidRPr="007A1F9F">
        <w:t xml:space="preserve"> preserve the aquatic life in true letter and spirits.</w:t>
      </w:r>
      <w:r w:rsidR="00367922" w:rsidRPr="007A1F9F">
        <w:t xml:space="preserve"> </w:t>
      </w:r>
      <w:r w:rsidR="00CB72B3" w:rsidRPr="007A1F9F">
        <w:t xml:space="preserve">Moreover, the regulation of polluter pays principle ought to be promulgated. </w:t>
      </w:r>
      <w:r w:rsidR="00C01B8A" w:rsidRPr="007A1F9F">
        <w:t>It states the person causing pollution must pay for</w:t>
      </w:r>
      <w:r w:rsidR="0015208C" w:rsidRPr="007A1F9F">
        <w:t xml:space="preserve"> it to clean it up and </w:t>
      </w:r>
      <w:r w:rsidR="00C01B8A" w:rsidRPr="007A1F9F">
        <w:t>polluter pays can be operated in diverse ways.</w:t>
      </w:r>
      <w:r w:rsidR="001E7F1B" w:rsidRPr="007A1F9F">
        <w:t xml:space="preserve"> </w:t>
      </w:r>
      <w:r w:rsidR="00FF734F" w:rsidRPr="007A1F9F">
        <w:t xml:space="preserve">For instance, the tanker owners will be obliged to </w:t>
      </w:r>
      <w:r w:rsidR="00B40332" w:rsidRPr="007A1F9F">
        <w:t>seek insurance which addresses the worth of spill cleanup.</w:t>
      </w:r>
      <w:r w:rsidR="007553D4" w:rsidRPr="007A1F9F">
        <w:t xml:space="preserve"> In essence, </w:t>
      </w:r>
      <w:r w:rsidR="00DF3C39" w:rsidRPr="007A1F9F">
        <w:t xml:space="preserve">an integrated and collaborated efforts of all the stake holders is </w:t>
      </w:r>
      <w:r w:rsidR="001808A2" w:rsidRPr="007A1F9F">
        <w:t>necessary to put a halt on the alarming rise in water pollution and consequent threat to human beings and aquati</w:t>
      </w:r>
      <w:r w:rsidR="00052858" w:rsidRPr="007A1F9F">
        <w:t>c life</w:t>
      </w:r>
      <w:r w:rsidR="000F6877" w:rsidRPr="007A1F9F">
        <w:t>.</w:t>
      </w:r>
    </w:p>
    <w:p w:rsidR="000F6877" w:rsidRPr="007A1F9F" w:rsidRDefault="000F6877" w:rsidP="00280FB6">
      <w:pPr>
        <w:ind w:firstLine="0"/>
        <w:rPr>
          <w:b/>
        </w:rPr>
      </w:pPr>
      <w:r w:rsidRPr="007A1F9F">
        <w:rPr>
          <w:b/>
        </w:rPr>
        <w:tab/>
        <w:t xml:space="preserve">        </w:t>
      </w:r>
      <w:r w:rsidR="00AD4E46" w:rsidRPr="007A1F9F">
        <w:rPr>
          <w:b/>
        </w:rPr>
        <w:tab/>
      </w:r>
      <w:r w:rsidR="00AD4E46" w:rsidRPr="007A1F9F">
        <w:rPr>
          <w:b/>
        </w:rPr>
        <w:tab/>
      </w:r>
      <w:r w:rsidR="00AD4E46" w:rsidRPr="007A1F9F">
        <w:rPr>
          <w:b/>
        </w:rPr>
        <w:tab/>
      </w:r>
      <w:r w:rsidR="00AD4E46" w:rsidRPr="007A1F9F">
        <w:rPr>
          <w:b/>
        </w:rPr>
        <w:tab/>
      </w:r>
      <w:r w:rsidRPr="007A1F9F">
        <w:rPr>
          <w:b/>
        </w:rPr>
        <w:t xml:space="preserve">  Conclusion</w:t>
      </w:r>
    </w:p>
    <w:p w:rsidR="00280FB6" w:rsidRPr="007A1F9F" w:rsidRDefault="003974E9" w:rsidP="00280FB6">
      <w:pPr>
        <w:ind w:firstLine="0"/>
      </w:pPr>
      <w:r w:rsidRPr="007A1F9F">
        <w:tab/>
        <w:t>Human beings can either live</w:t>
      </w:r>
      <w:r w:rsidR="00DD5C1F" w:rsidRPr="007A1F9F">
        <w:t xml:space="preserve"> with dead rivers, sewage-strewn beaches</w:t>
      </w:r>
      <w:r w:rsidR="00645811" w:rsidRPr="007A1F9F">
        <w:t xml:space="preserve"> and fish which are too poisonous to be eaten.</w:t>
      </w:r>
      <w:r w:rsidR="0047079F" w:rsidRPr="007A1F9F">
        <w:t xml:space="preserve"> The</w:t>
      </w:r>
      <w:r w:rsidR="007D49F8" w:rsidRPr="007A1F9F">
        <w:t xml:space="preserve"> other plausible option is striving together to minimize the waste, plastic </w:t>
      </w:r>
      <w:r w:rsidR="00581336" w:rsidRPr="007A1F9F">
        <w:t>and oil s</w:t>
      </w:r>
      <w:r w:rsidR="007D2AFE" w:rsidRPr="007A1F9F">
        <w:t xml:space="preserve">pill to preserve the environment </w:t>
      </w:r>
      <w:r w:rsidR="00D21F46" w:rsidRPr="007A1F9F">
        <w:t xml:space="preserve">and keep both the aquatic and human life strengthened and </w:t>
      </w:r>
      <w:r w:rsidR="001C7279" w:rsidRPr="007A1F9F">
        <w:t>healthy. The onus, irrefutably</w:t>
      </w:r>
      <w:r w:rsidR="008E6523" w:rsidRPr="007A1F9F">
        <w:t xml:space="preserve">, relies on public and policy makers to promulgate </w:t>
      </w:r>
      <w:r w:rsidR="00D4426C" w:rsidRPr="007A1F9F">
        <w:t>stringent regulations,</w:t>
      </w:r>
      <w:r w:rsidR="000C4841" w:rsidRPr="007A1F9F">
        <w:t xml:space="preserve"> subject the perpetuators to</w:t>
      </w:r>
      <w:r w:rsidR="007644C7" w:rsidRPr="007A1F9F">
        <w:t xml:space="preserve"> heavy fine and</w:t>
      </w:r>
      <w:r w:rsidR="00BD04CF" w:rsidRPr="007A1F9F">
        <w:t xml:space="preserve"> combating the menace</w:t>
      </w:r>
      <w:r w:rsidR="008F4069" w:rsidRPr="007A1F9F">
        <w:t xml:space="preserve"> of water pollution thoroughly.</w:t>
      </w:r>
      <w:r w:rsidR="00871742" w:rsidRPr="007A1F9F">
        <w:t xml:space="preserve"> Water is the essential element</w:t>
      </w:r>
      <w:r w:rsidR="008E03E2" w:rsidRPr="007A1F9F">
        <w:t xml:space="preserve"> </w:t>
      </w:r>
      <w:r w:rsidR="005563DF" w:rsidRPr="007A1F9F">
        <w:t>which lies at the very heart of</w:t>
      </w:r>
      <w:r w:rsidR="00733CCC" w:rsidRPr="007A1F9F">
        <w:t xml:space="preserve"> regulating the </w:t>
      </w:r>
      <w:r w:rsidR="00733CCC" w:rsidRPr="007A1F9F">
        <w:lastRenderedPageBreak/>
        <w:t>operations and survival of human life.</w:t>
      </w:r>
      <w:r w:rsidR="009C23D7" w:rsidRPr="007A1F9F">
        <w:t xml:space="preserve"> </w:t>
      </w:r>
      <w:r w:rsidR="006262D9" w:rsidRPr="007A1F9F">
        <w:t>Therefore,</w:t>
      </w:r>
      <w:r w:rsidR="001B065E" w:rsidRPr="007A1F9F">
        <w:t xml:space="preserve"> critical reg</w:t>
      </w:r>
      <w:r w:rsidR="0066241B" w:rsidRPr="007A1F9F">
        <w:t>ulations and profound policie</w:t>
      </w:r>
      <w:r w:rsidR="005A5F0D" w:rsidRPr="007A1F9F">
        <w:t>s ought to be</w:t>
      </w:r>
      <w:r w:rsidR="00EB249F" w:rsidRPr="007A1F9F">
        <w:t xml:space="preserve"> </w:t>
      </w:r>
      <w:r w:rsidR="001E5591" w:rsidRPr="007A1F9F">
        <w:t xml:space="preserve">dictated </w:t>
      </w:r>
      <w:r w:rsidR="00754616" w:rsidRPr="007A1F9F">
        <w:t xml:space="preserve">to rejuvenate the spirits of </w:t>
      </w:r>
      <w:r w:rsidR="0033083B" w:rsidRPr="007A1F9F">
        <w:t xml:space="preserve">a healthy </w:t>
      </w:r>
      <w:r w:rsidR="003221D6" w:rsidRPr="007A1F9F">
        <w:t>environment</w:t>
      </w:r>
      <w:r w:rsidR="00B62428" w:rsidRPr="007A1F9F">
        <w:t>, preserving marine life and</w:t>
      </w:r>
      <w:r w:rsidR="007B0AEB" w:rsidRPr="007A1F9F">
        <w:t xml:space="preserve"> </w:t>
      </w:r>
      <w:r w:rsidR="004874EA" w:rsidRPr="007A1F9F">
        <w:t xml:space="preserve">eradicating the pollutants as plastic from </w:t>
      </w:r>
      <w:r w:rsidR="007B0AEB" w:rsidRPr="007A1F9F">
        <w:t>everyday</w:t>
      </w:r>
      <w:r w:rsidR="004874EA" w:rsidRPr="007A1F9F">
        <w:t xml:space="preserve"> life.</w:t>
      </w:r>
      <w:r w:rsidR="007B0AEB" w:rsidRPr="007A1F9F">
        <w:t xml:space="preserve"> </w:t>
      </w: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3F4955" w:rsidRPr="007A1F9F" w:rsidRDefault="003F4955" w:rsidP="00EB26FE">
      <w:pPr>
        <w:ind w:firstLine="0"/>
        <w:jc w:val="center"/>
      </w:pPr>
    </w:p>
    <w:p w:rsidR="005140C2" w:rsidRPr="007A1F9F" w:rsidRDefault="00EB26FE" w:rsidP="005140C2">
      <w:pPr>
        <w:ind w:firstLine="0"/>
      </w:pPr>
      <w:r w:rsidRPr="007A1F9F">
        <w:tab/>
      </w:r>
    </w:p>
    <w:p w:rsidR="005140C2" w:rsidRPr="007A1F9F" w:rsidRDefault="005140C2">
      <w:pPr>
        <w:pStyle w:val="Title"/>
        <w:rPr>
          <w:rFonts w:cs="Times New Roman"/>
          <w:szCs w:val="24"/>
        </w:rPr>
      </w:pPr>
    </w:p>
    <w:p w:rsidR="005140C2" w:rsidRPr="007A1F9F" w:rsidRDefault="005140C2">
      <w:pPr>
        <w:pStyle w:val="Title"/>
        <w:rPr>
          <w:rFonts w:cs="Times New Roman"/>
          <w:szCs w:val="24"/>
        </w:rPr>
      </w:pPr>
    </w:p>
    <w:p w:rsidR="009C6767" w:rsidRPr="007A1F9F" w:rsidRDefault="009C6767" w:rsidP="009C6767">
      <w:pPr>
        <w:pStyle w:val="Title"/>
        <w:jc w:val="left"/>
        <w:rPr>
          <w:rFonts w:cs="Times New Roman"/>
          <w:szCs w:val="24"/>
        </w:rPr>
      </w:pPr>
    </w:p>
    <w:p w:rsidR="009C6767" w:rsidRPr="007A1F9F" w:rsidRDefault="009C6767" w:rsidP="009C6767">
      <w:pPr>
        <w:pStyle w:val="Title"/>
        <w:jc w:val="left"/>
        <w:rPr>
          <w:rFonts w:cs="Times New Roman"/>
          <w:szCs w:val="24"/>
        </w:rPr>
      </w:pPr>
    </w:p>
    <w:p w:rsidR="002A2A03" w:rsidRPr="007A1F9F" w:rsidRDefault="003D6676" w:rsidP="009C6767">
      <w:pPr>
        <w:pStyle w:val="Title"/>
        <w:ind w:left="2880" w:firstLine="720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 </w:t>
      </w:r>
      <w:r w:rsidR="002A2A03" w:rsidRPr="007A1F9F">
        <w:rPr>
          <w:rFonts w:cs="Times New Roman"/>
          <w:szCs w:val="24"/>
        </w:rPr>
        <w:t>References</w:t>
      </w:r>
    </w:p>
    <w:p w:rsidR="007A1F9F" w:rsidRPr="007A1F9F" w:rsidRDefault="007A1F9F" w:rsidP="007A1F9F">
      <w:pPr>
        <w:pStyle w:val="Bibliography"/>
        <w:ind w:left="720" w:hanging="720"/>
      </w:pPr>
      <w:r w:rsidRPr="007A1F9F">
        <w:t>Water pollution: An introduction to causes, effects, solutions. (</w:t>
      </w:r>
      <w:proofErr w:type="spellStart"/>
      <w:r w:rsidRPr="007A1F9F">
        <w:t>n.d.</w:t>
      </w:r>
      <w:proofErr w:type="spellEnd"/>
      <w:r w:rsidRPr="007A1F9F">
        <w:t xml:space="preserve">). Retrieved April 19, 2019, from Explain that Stuff website: http://www.explainthatstuff.com/waterpollution.html  </w:t>
      </w:r>
    </w:p>
    <w:p w:rsidR="007A1F9F" w:rsidRPr="007A1F9F" w:rsidRDefault="007A1F9F" w:rsidP="007A1F9F">
      <w:pPr>
        <w:pStyle w:val="Bibliography"/>
        <w:ind w:left="720" w:hanging="720"/>
      </w:pPr>
      <w:r w:rsidRPr="007A1F9F">
        <w:t>How does oil impact marine life? (</w:t>
      </w:r>
      <w:proofErr w:type="spellStart"/>
      <w:r w:rsidRPr="007A1F9F">
        <w:t>n.d.</w:t>
      </w:r>
      <w:proofErr w:type="spellEnd"/>
      <w:r w:rsidRPr="007A1F9F">
        <w:t>). Retrieved April 19, 2019, from https://oceanservice.noaa.gov/facts/oilimpacts.html</w:t>
      </w:r>
    </w:p>
    <w:p w:rsidR="007A1F9F" w:rsidRPr="007A1F9F" w:rsidRDefault="007A1F9F" w:rsidP="007A1F9F">
      <w:pPr>
        <w:pStyle w:val="Bibliography"/>
        <w:ind w:left="720" w:hanging="720"/>
      </w:pPr>
      <w:r w:rsidRPr="007A1F9F">
        <w:t>Plastics in oceans are mounting, but evidence on harm is surprisingly weak | The Independent. (</w:t>
      </w:r>
      <w:proofErr w:type="spellStart"/>
      <w:r w:rsidRPr="007A1F9F">
        <w:t>n.d.</w:t>
      </w:r>
      <w:proofErr w:type="spellEnd"/>
      <w:r w:rsidRPr="007A1F9F">
        <w:t xml:space="preserve">). Retrieved April 19, 2019, from </w:t>
      </w:r>
      <w:bookmarkStart w:id="0" w:name="_GoBack"/>
      <w:bookmarkEnd w:id="0"/>
      <w:r w:rsidRPr="007A1F9F">
        <w:t>https://www.independent.co.uk/environment/plastic-oceans-pollution-microplastics-evidence-harm-recycling-dumping-waste-a8275416.html</w:t>
      </w:r>
    </w:p>
    <w:p w:rsidR="007A1F9F" w:rsidRPr="007A1F9F" w:rsidRDefault="007A1F9F" w:rsidP="007A1F9F">
      <w:pPr>
        <w:pStyle w:val="Bibliography"/>
        <w:ind w:left="720" w:hanging="720"/>
      </w:pPr>
      <w:r w:rsidRPr="007A1F9F">
        <w:t>Plastic Pollution - Our World in Data. (</w:t>
      </w:r>
      <w:proofErr w:type="spellStart"/>
      <w:r w:rsidRPr="007A1F9F">
        <w:t>n.d.</w:t>
      </w:r>
      <w:proofErr w:type="spellEnd"/>
      <w:r w:rsidRPr="007A1F9F">
        <w:t>). Retrieved April 19, 2019, from https://ourworldindata.org/plastic-pollution</w:t>
      </w:r>
    </w:p>
    <w:p w:rsidR="002A2A03" w:rsidRPr="007A1F9F" w:rsidRDefault="002A2A03">
      <w:pPr>
        <w:ind w:left="720" w:hanging="720"/>
      </w:pPr>
    </w:p>
    <w:sectPr w:rsidR="002A2A03" w:rsidRPr="007A1F9F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41E99" w:rsidRDefault="00A41E99">
      <w:pPr>
        <w:spacing w:line="240" w:lineRule="auto"/>
      </w:pPr>
      <w:r>
        <w:separator/>
      </w:r>
    </w:p>
  </w:endnote>
  <w:endnote w:type="continuationSeparator" w:id="0">
    <w:p w:rsidR="00A41E99" w:rsidRDefault="00A41E9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41E99" w:rsidRDefault="00A41E99">
      <w:pPr>
        <w:spacing w:line="240" w:lineRule="auto"/>
      </w:pPr>
      <w:r>
        <w:separator/>
      </w:r>
    </w:p>
  </w:footnote>
  <w:footnote w:type="continuationSeparator" w:id="0">
    <w:p w:rsidR="00A41E99" w:rsidRDefault="00A41E9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D6676">
      <w:rPr>
        <w:rStyle w:val="PageNumber"/>
        <w:noProof/>
      </w:rPr>
      <w:t>6</w:t>
    </w:r>
    <w:r>
      <w:rPr>
        <w:rStyle w:val="PageNumber"/>
      </w:rPr>
      <w:fldChar w:fldCharType="end"/>
    </w:r>
  </w:p>
  <w:p w:rsidR="002A2A03" w:rsidRDefault="005140C2">
    <w:pPr>
      <w:pStyle w:val="Header"/>
      <w:ind w:right="360" w:firstLine="0"/>
    </w:pPr>
    <w:r>
      <w:t>MAKE OUR OCEANS SAFER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A7A32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</w:t>
    </w:r>
    <w:r w:rsidR="005140C2">
      <w:t>ead: MAKE OUR OCEANS SAFER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05C5"/>
    <w:rsid w:val="0000571B"/>
    <w:rsid w:val="00006C83"/>
    <w:rsid w:val="00006D53"/>
    <w:rsid w:val="0000793A"/>
    <w:rsid w:val="00010E11"/>
    <w:rsid w:val="00035ED9"/>
    <w:rsid w:val="0004148C"/>
    <w:rsid w:val="00052858"/>
    <w:rsid w:val="00063774"/>
    <w:rsid w:val="00066A94"/>
    <w:rsid w:val="00067EF2"/>
    <w:rsid w:val="00082EB9"/>
    <w:rsid w:val="00083D6C"/>
    <w:rsid w:val="000908AC"/>
    <w:rsid w:val="00093EA6"/>
    <w:rsid w:val="000959FC"/>
    <w:rsid w:val="000A1D36"/>
    <w:rsid w:val="000B0A32"/>
    <w:rsid w:val="000C4841"/>
    <w:rsid w:val="000C53DF"/>
    <w:rsid w:val="000C55BA"/>
    <w:rsid w:val="000D1C18"/>
    <w:rsid w:val="000D2A40"/>
    <w:rsid w:val="000E1500"/>
    <w:rsid w:val="000F38F8"/>
    <w:rsid w:val="000F6877"/>
    <w:rsid w:val="000F6A46"/>
    <w:rsid w:val="00101077"/>
    <w:rsid w:val="0010564A"/>
    <w:rsid w:val="00107862"/>
    <w:rsid w:val="00112857"/>
    <w:rsid w:val="00113B79"/>
    <w:rsid w:val="00115A22"/>
    <w:rsid w:val="00115DC8"/>
    <w:rsid w:val="00116B70"/>
    <w:rsid w:val="00120192"/>
    <w:rsid w:val="001260BB"/>
    <w:rsid w:val="00134B3C"/>
    <w:rsid w:val="00136CF3"/>
    <w:rsid w:val="00142193"/>
    <w:rsid w:val="0015208C"/>
    <w:rsid w:val="00155167"/>
    <w:rsid w:val="00166D33"/>
    <w:rsid w:val="00175B81"/>
    <w:rsid w:val="001808A2"/>
    <w:rsid w:val="0018622E"/>
    <w:rsid w:val="00194A51"/>
    <w:rsid w:val="001A0A79"/>
    <w:rsid w:val="001A1BBB"/>
    <w:rsid w:val="001A5DA3"/>
    <w:rsid w:val="001B065E"/>
    <w:rsid w:val="001B5013"/>
    <w:rsid w:val="001C7279"/>
    <w:rsid w:val="001D0EC4"/>
    <w:rsid w:val="001D34D1"/>
    <w:rsid w:val="001D50B9"/>
    <w:rsid w:val="001D55F0"/>
    <w:rsid w:val="001E0EF4"/>
    <w:rsid w:val="001E1592"/>
    <w:rsid w:val="001E5591"/>
    <w:rsid w:val="001E7F1B"/>
    <w:rsid w:val="001F2E13"/>
    <w:rsid w:val="001F48BA"/>
    <w:rsid w:val="001F4D42"/>
    <w:rsid w:val="001F67DD"/>
    <w:rsid w:val="001F7233"/>
    <w:rsid w:val="00200EF8"/>
    <w:rsid w:val="00206AEC"/>
    <w:rsid w:val="00207F61"/>
    <w:rsid w:val="00253FDF"/>
    <w:rsid w:val="0025653F"/>
    <w:rsid w:val="00261914"/>
    <w:rsid w:val="00280FB6"/>
    <w:rsid w:val="002821B1"/>
    <w:rsid w:val="00286B42"/>
    <w:rsid w:val="00295EF1"/>
    <w:rsid w:val="00297654"/>
    <w:rsid w:val="002A0402"/>
    <w:rsid w:val="002A2A03"/>
    <w:rsid w:val="002A7E9B"/>
    <w:rsid w:val="002B441E"/>
    <w:rsid w:val="002B7749"/>
    <w:rsid w:val="002C3D1F"/>
    <w:rsid w:val="002C4679"/>
    <w:rsid w:val="002C6ACC"/>
    <w:rsid w:val="002E11EB"/>
    <w:rsid w:val="002E282B"/>
    <w:rsid w:val="002E3D11"/>
    <w:rsid w:val="002E4DFB"/>
    <w:rsid w:val="002E55D2"/>
    <w:rsid w:val="002F0E7B"/>
    <w:rsid w:val="00300088"/>
    <w:rsid w:val="003018F4"/>
    <w:rsid w:val="00312A90"/>
    <w:rsid w:val="00312BFE"/>
    <w:rsid w:val="00313C9D"/>
    <w:rsid w:val="00314570"/>
    <w:rsid w:val="003221D6"/>
    <w:rsid w:val="003244A2"/>
    <w:rsid w:val="003262E3"/>
    <w:rsid w:val="00326AD4"/>
    <w:rsid w:val="0033083B"/>
    <w:rsid w:val="00333CD7"/>
    <w:rsid w:val="00341CFB"/>
    <w:rsid w:val="00343717"/>
    <w:rsid w:val="003532BD"/>
    <w:rsid w:val="00354EFC"/>
    <w:rsid w:val="0035504F"/>
    <w:rsid w:val="003612D7"/>
    <w:rsid w:val="00367922"/>
    <w:rsid w:val="00367CC3"/>
    <w:rsid w:val="0037049F"/>
    <w:rsid w:val="00372925"/>
    <w:rsid w:val="003772D6"/>
    <w:rsid w:val="00380AEF"/>
    <w:rsid w:val="00393C61"/>
    <w:rsid w:val="003974E9"/>
    <w:rsid w:val="003B4F9C"/>
    <w:rsid w:val="003C53EA"/>
    <w:rsid w:val="003D6225"/>
    <w:rsid w:val="003D6676"/>
    <w:rsid w:val="003D6B3E"/>
    <w:rsid w:val="003D79BD"/>
    <w:rsid w:val="003E0ADF"/>
    <w:rsid w:val="003E633C"/>
    <w:rsid w:val="003F4955"/>
    <w:rsid w:val="004059B3"/>
    <w:rsid w:val="00407151"/>
    <w:rsid w:val="00410CAA"/>
    <w:rsid w:val="004217C3"/>
    <w:rsid w:val="004231E1"/>
    <w:rsid w:val="00427272"/>
    <w:rsid w:val="00441CBF"/>
    <w:rsid w:val="00444E49"/>
    <w:rsid w:val="00446517"/>
    <w:rsid w:val="004528E6"/>
    <w:rsid w:val="0047079F"/>
    <w:rsid w:val="004874EA"/>
    <w:rsid w:val="004919E1"/>
    <w:rsid w:val="004931EF"/>
    <w:rsid w:val="004A08FF"/>
    <w:rsid w:val="004A7A32"/>
    <w:rsid w:val="004B5B13"/>
    <w:rsid w:val="004C794D"/>
    <w:rsid w:val="004D4559"/>
    <w:rsid w:val="004D6F59"/>
    <w:rsid w:val="004E549D"/>
    <w:rsid w:val="004F549C"/>
    <w:rsid w:val="004F5782"/>
    <w:rsid w:val="005055AC"/>
    <w:rsid w:val="00507D59"/>
    <w:rsid w:val="005140C2"/>
    <w:rsid w:val="00522C1C"/>
    <w:rsid w:val="00527919"/>
    <w:rsid w:val="00527FFE"/>
    <w:rsid w:val="005328AF"/>
    <w:rsid w:val="00542696"/>
    <w:rsid w:val="00550948"/>
    <w:rsid w:val="00552609"/>
    <w:rsid w:val="00554A83"/>
    <w:rsid w:val="005563DF"/>
    <w:rsid w:val="005614CA"/>
    <w:rsid w:val="005627F8"/>
    <w:rsid w:val="0056336D"/>
    <w:rsid w:val="005638B4"/>
    <w:rsid w:val="0057178F"/>
    <w:rsid w:val="0057208E"/>
    <w:rsid w:val="0058047E"/>
    <w:rsid w:val="00581336"/>
    <w:rsid w:val="00591029"/>
    <w:rsid w:val="005942F9"/>
    <w:rsid w:val="00597F6A"/>
    <w:rsid w:val="005A18AB"/>
    <w:rsid w:val="005A5F0D"/>
    <w:rsid w:val="005B17A6"/>
    <w:rsid w:val="005B1875"/>
    <w:rsid w:val="005B6D9D"/>
    <w:rsid w:val="005B7F0E"/>
    <w:rsid w:val="005C4634"/>
    <w:rsid w:val="005D18F2"/>
    <w:rsid w:val="005D76F6"/>
    <w:rsid w:val="005E0BB4"/>
    <w:rsid w:val="005E7290"/>
    <w:rsid w:val="005F4651"/>
    <w:rsid w:val="005F4832"/>
    <w:rsid w:val="005F5B64"/>
    <w:rsid w:val="00621587"/>
    <w:rsid w:val="0062199A"/>
    <w:rsid w:val="00623123"/>
    <w:rsid w:val="006262D9"/>
    <w:rsid w:val="00626685"/>
    <w:rsid w:val="00626812"/>
    <w:rsid w:val="00645345"/>
    <w:rsid w:val="00645811"/>
    <w:rsid w:val="006478F2"/>
    <w:rsid w:val="00655DAF"/>
    <w:rsid w:val="00656424"/>
    <w:rsid w:val="006570DE"/>
    <w:rsid w:val="0066241B"/>
    <w:rsid w:val="00662542"/>
    <w:rsid w:val="00662C5D"/>
    <w:rsid w:val="006653A8"/>
    <w:rsid w:val="0066562C"/>
    <w:rsid w:val="006703CD"/>
    <w:rsid w:val="00681EFC"/>
    <w:rsid w:val="00687E90"/>
    <w:rsid w:val="00687FCB"/>
    <w:rsid w:val="006A069A"/>
    <w:rsid w:val="006A703B"/>
    <w:rsid w:val="006C0BB3"/>
    <w:rsid w:val="006C405E"/>
    <w:rsid w:val="006D3E29"/>
    <w:rsid w:val="006F171D"/>
    <w:rsid w:val="006F5620"/>
    <w:rsid w:val="006F6128"/>
    <w:rsid w:val="007071F0"/>
    <w:rsid w:val="00713D8A"/>
    <w:rsid w:val="00715DA2"/>
    <w:rsid w:val="00733CCC"/>
    <w:rsid w:val="00744CF8"/>
    <w:rsid w:val="007532A3"/>
    <w:rsid w:val="00754616"/>
    <w:rsid w:val="007553D4"/>
    <w:rsid w:val="00763271"/>
    <w:rsid w:val="0076333E"/>
    <w:rsid w:val="007644C7"/>
    <w:rsid w:val="007817A1"/>
    <w:rsid w:val="00790142"/>
    <w:rsid w:val="00791C43"/>
    <w:rsid w:val="00791CB7"/>
    <w:rsid w:val="007A1F9F"/>
    <w:rsid w:val="007A5132"/>
    <w:rsid w:val="007A5DC0"/>
    <w:rsid w:val="007B04B0"/>
    <w:rsid w:val="007B0AEB"/>
    <w:rsid w:val="007B6ABA"/>
    <w:rsid w:val="007C5A53"/>
    <w:rsid w:val="007D1D3C"/>
    <w:rsid w:val="007D2AFE"/>
    <w:rsid w:val="007D49F8"/>
    <w:rsid w:val="007D526E"/>
    <w:rsid w:val="007D769A"/>
    <w:rsid w:val="007F28B5"/>
    <w:rsid w:val="007F700E"/>
    <w:rsid w:val="00802E15"/>
    <w:rsid w:val="00803270"/>
    <w:rsid w:val="00805102"/>
    <w:rsid w:val="008107EF"/>
    <w:rsid w:val="008160FC"/>
    <w:rsid w:val="008258B8"/>
    <w:rsid w:val="008351D4"/>
    <w:rsid w:val="0084216C"/>
    <w:rsid w:val="00842CC4"/>
    <w:rsid w:val="00847CAE"/>
    <w:rsid w:val="008573F5"/>
    <w:rsid w:val="008625E4"/>
    <w:rsid w:val="00871742"/>
    <w:rsid w:val="0087570F"/>
    <w:rsid w:val="00876094"/>
    <w:rsid w:val="008804B2"/>
    <w:rsid w:val="00882DE6"/>
    <w:rsid w:val="00887880"/>
    <w:rsid w:val="00892B46"/>
    <w:rsid w:val="00894514"/>
    <w:rsid w:val="008955E2"/>
    <w:rsid w:val="0089665F"/>
    <w:rsid w:val="00897C45"/>
    <w:rsid w:val="008B5661"/>
    <w:rsid w:val="008B6CAD"/>
    <w:rsid w:val="008C593B"/>
    <w:rsid w:val="008D0CD8"/>
    <w:rsid w:val="008D4B88"/>
    <w:rsid w:val="008D7579"/>
    <w:rsid w:val="008E03E2"/>
    <w:rsid w:val="008E6523"/>
    <w:rsid w:val="008F396D"/>
    <w:rsid w:val="008F4069"/>
    <w:rsid w:val="00902346"/>
    <w:rsid w:val="0090631C"/>
    <w:rsid w:val="00907387"/>
    <w:rsid w:val="0091558E"/>
    <w:rsid w:val="00920A2E"/>
    <w:rsid w:val="00921565"/>
    <w:rsid w:val="009267B9"/>
    <w:rsid w:val="00926FEF"/>
    <w:rsid w:val="00934AA2"/>
    <w:rsid w:val="00937386"/>
    <w:rsid w:val="00940C23"/>
    <w:rsid w:val="0095747F"/>
    <w:rsid w:val="00972FC9"/>
    <w:rsid w:val="00977184"/>
    <w:rsid w:val="0098651B"/>
    <w:rsid w:val="009909F3"/>
    <w:rsid w:val="00990CEC"/>
    <w:rsid w:val="009A1016"/>
    <w:rsid w:val="009A1E80"/>
    <w:rsid w:val="009A4951"/>
    <w:rsid w:val="009A5BDD"/>
    <w:rsid w:val="009B4D3E"/>
    <w:rsid w:val="009B5377"/>
    <w:rsid w:val="009B61B7"/>
    <w:rsid w:val="009C23D7"/>
    <w:rsid w:val="009C2F01"/>
    <w:rsid w:val="009C6767"/>
    <w:rsid w:val="009C7FF8"/>
    <w:rsid w:val="009D6959"/>
    <w:rsid w:val="009E099F"/>
    <w:rsid w:val="009E48CD"/>
    <w:rsid w:val="009F406E"/>
    <w:rsid w:val="00A01789"/>
    <w:rsid w:val="00A06589"/>
    <w:rsid w:val="00A07DE3"/>
    <w:rsid w:val="00A17B95"/>
    <w:rsid w:val="00A258C0"/>
    <w:rsid w:val="00A2634E"/>
    <w:rsid w:val="00A26584"/>
    <w:rsid w:val="00A26EA9"/>
    <w:rsid w:val="00A2714A"/>
    <w:rsid w:val="00A32A06"/>
    <w:rsid w:val="00A41E99"/>
    <w:rsid w:val="00A4433E"/>
    <w:rsid w:val="00A7398C"/>
    <w:rsid w:val="00A8081F"/>
    <w:rsid w:val="00A812B6"/>
    <w:rsid w:val="00A865EA"/>
    <w:rsid w:val="00A91399"/>
    <w:rsid w:val="00A960F1"/>
    <w:rsid w:val="00A96B6F"/>
    <w:rsid w:val="00AA0BAE"/>
    <w:rsid w:val="00AA47F9"/>
    <w:rsid w:val="00AB0AB6"/>
    <w:rsid w:val="00AB1542"/>
    <w:rsid w:val="00AC0F1B"/>
    <w:rsid w:val="00AC1790"/>
    <w:rsid w:val="00AC18A6"/>
    <w:rsid w:val="00AC77AD"/>
    <w:rsid w:val="00AD0C2C"/>
    <w:rsid w:val="00AD23AC"/>
    <w:rsid w:val="00AD31CC"/>
    <w:rsid w:val="00AD4E46"/>
    <w:rsid w:val="00AE1CFE"/>
    <w:rsid w:val="00AF50AC"/>
    <w:rsid w:val="00AF6CF4"/>
    <w:rsid w:val="00B059C7"/>
    <w:rsid w:val="00B07400"/>
    <w:rsid w:val="00B11FBE"/>
    <w:rsid w:val="00B20D40"/>
    <w:rsid w:val="00B2347E"/>
    <w:rsid w:val="00B25A29"/>
    <w:rsid w:val="00B34BCD"/>
    <w:rsid w:val="00B37F98"/>
    <w:rsid w:val="00B40332"/>
    <w:rsid w:val="00B4097F"/>
    <w:rsid w:val="00B44F3C"/>
    <w:rsid w:val="00B577C0"/>
    <w:rsid w:val="00B61F59"/>
    <w:rsid w:val="00B62428"/>
    <w:rsid w:val="00B64BE6"/>
    <w:rsid w:val="00B67840"/>
    <w:rsid w:val="00B72108"/>
    <w:rsid w:val="00B75765"/>
    <w:rsid w:val="00B7625C"/>
    <w:rsid w:val="00B777DE"/>
    <w:rsid w:val="00B84E0C"/>
    <w:rsid w:val="00B92C66"/>
    <w:rsid w:val="00B96764"/>
    <w:rsid w:val="00B97349"/>
    <w:rsid w:val="00BA7E2A"/>
    <w:rsid w:val="00BB0A93"/>
    <w:rsid w:val="00BB6EFF"/>
    <w:rsid w:val="00BC4864"/>
    <w:rsid w:val="00BC69FC"/>
    <w:rsid w:val="00BC7F4C"/>
    <w:rsid w:val="00BD04CF"/>
    <w:rsid w:val="00BD1A10"/>
    <w:rsid w:val="00BD5CC5"/>
    <w:rsid w:val="00BD6001"/>
    <w:rsid w:val="00BD605B"/>
    <w:rsid w:val="00BD76D5"/>
    <w:rsid w:val="00BE5D94"/>
    <w:rsid w:val="00BE65C1"/>
    <w:rsid w:val="00BE67F8"/>
    <w:rsid w:val="00BE7F98"/>
    <w:rsid w:val="00BF3189"/>
    <w:rsid w:val="00BF37B5"/>
    <w:rsid w:val="00C01B8A"/>
    <w:rsid w:val="00C11A2D"/>
    <w:rsid w:val="00C1279B"/>
    <w:rsid w:val="00C24F63"/>
    <w:rsid w:val="00C26D24"/>
    <w:rsid w:val="00C343DB"/>
    <w:rsid w:val="00C3706A"/>
    <w:rsid w:val="00C43A31"/>
    <w:rsid w:val="00C5122F"/>
    <w:rsid w:val="00C63C09"/>
    <w:rsid w:val="00C64F8B"/>
    <w:rsid w:val="00C67138"/>
    <w:rsid w:val="00C672CE"/>
    <w:rsid w:val="00C70950"/>
    <w:rsid w:val="00C729AD"/>
    <w:rsid w:val="00C73DE3"/>
    <w:rsid w:val="00C75147"/>
    <w:rsid w:val="00C8162B"/>
    <w:rsid w:val="00C81FCB"/>
    <w:rsid w:val="00C85817"/>
    <w:rsid w:val="00C8761E"/>
    <w:rsid w:val="00C912B1"/>
    <w:rsid w:val="00C92573"/>
    <w:rsid w:val="00C9331D"/>
    <w:rsid w:val="00CA18B5"/>
    <w:rsid w:val="00CA33B2"/>
    <w:rsid w:val="00CB72B3"/>
    <w:rsid w:val="00CC167A"/>
    <w:rsid w:val="00CC27F1"/>
    <w:rsid w:val="00CD1B99"/>
    <w:rsid w:val="00CD4166"/>
    <w:rsid w:val="00CD6E79"/>
    <w:rsid w:val="00CD730D"/>
    <w:rsid w:val="00CE0B36"/>
    <w:rsid w:val="00CF29F0"/>
    <w:rsid w:val="00CF29F6"/>
    <w:rsid w:val="00CF2E3E"/>
    <w:rsid w:val="00CF36BC"/>
    <w:rsid w:val="00CF5F1C"/>
    <w:rsid w:val="00CF64A5"/>
    <w:rsid w:val="00CF67E9"/>
    <w:rsid w:val="00D03C3A"/>
    <w:rsid w:val="00D05961"/>
    <w:rsid w:val="00D12952"/>
    <w:rsid w:val="00D215A1"/>
    <w:rsid w:val="00D21F46"/>
    <w:rsid w:val="00D2238B"/>
    <w:rsid w:val="00D25B94"/>
    <w:rsid w:val="00D4426C"/>
    <w:rsid w:val="00D562B5"/>
    <w:rsid w:val="00D679FF"/>
    <w:rsid w:val="00D7474C"/>
    <w:rsid w:val="00D87464"/>
    <w:rsid w:val="00D939A7"/>
    <w:rsid w:val="00DA2DCE"/>
    <w:rsid w:val="00DB1FBC"/>
    <w:rsid w:val="00DB3B43"/>
    <w:rsid w:val="00DC02D0"/>
    <w:rsid w:val="00DD22FE"/>
    <w:rsid w:val="00DD5C1F"/>
    <w:rsid w:val="00DE21D7"/>
    <w:rsid w:val="00DE5368"/>
    <w:rsid w:val="00DF1519"/>
    <w:rsid w:val="00DF3C39"/>
    <w:rsid w:val="00DF6937"/>
    <w:rsid w:val="00E03071"/>
    <w:rsid w:val="00E04413"/>
    <w:rsid w:val="00E20036"/>
    <w:rsid w:val="00E21CD5"/>
    <w:rsid w:val="00E2716C"/>
    <w:rsid w:val="00E27892"/>
    <w:rsid w:val="00E3206D"/>
    <w:rsid w:val="00E3496D"/>
    <w:rsid w:val="00E416D8"/>
    <w:rsid w:val="00E438B6"/>
    <w:rsid w:val="00E45EDE"/>
    <w:rsid w:val="00E4667A"/>
    <w:rsid w:val="00E46C5C"/>
    <w:rsid w:val="00E51506"/>
    <w:rsid w:val="00E516B6"/>
    <w:rsid w:val="00E552CC"/>
    <w:rsid w:val="00E56798"/>
    <w:rsid w:val="00E720C8"/>
    <w:rsid w:val="00E737CE"/>
    <w:rsid w:val="00E83B84"/>
    <w:rsid w:val="00E84D2B"/>
    <w:rsid w:val="00E8789A"/>
    <w:rsid w:val="00E87B60"/>
    <w:rsid w:val="00E97A8F"/>
    <w:rsid w:val="00EB0E37"/>
    <w:rsid w:val="00EB249F"/>
    <w:rsid w:val="00EB26FE"/>
    <w:rsid w:val="00EB4B91"/>
    <w:rsid w:val="00EB6FCD"/>
    <w:rsid w:val="00EB7678"/>
    <w:rsid w:val="00EC1B1E"/>
    <w:rsid w:val="00EC3108"/>
    <w:rsid w:val="00EC57A7"/>
    <w:rsid w:val="00EC5C51"/>
    <w:rsid w:val="00ED5042"/>
    <w:rsid w:val="00EE1821"/>
    <w:rsid w:val="00EF6B74"/>
    <w:rsid w:val="00EF72C5"/>
    <w:rsid w:val="00EF7795"/>
    <w:rsid w:val="00F03DE5"/>
    <w:rsid w:val="00F15CF5"/>
    <w:rsid w:val="00F30CAC"/>
    <w:rsid w:val="00F31F1F"/>
    <w:rsid w:val="00F36869"/>
    <w:rsid w:val="00F36CBC"/>
    <w:rsid w:val="00F45D97"/>
    <w:rsid w:val="00F64496"/>
    <w:rsid w:val="00F723DC"/>
    <w:rsid w:val="00F86CF5"/>
    <w:rsid w:val="00F93240"/>
    <w:rsid w:val="00F93546"/>
    <w:rsid w:val="00F97043"/>
    <w:rsid w:val="00FA4E82"/>
    <w:rsid w:val="00FA702D"/>
    <w:rsid w:val="00FA7063"/>
    <w:rsid w:val="00FB0902"/>
    <w:rsid w:val="00FB0B1F"/>
    <w:rsid w:val="00FD0308"/>
    <w:rsid w:val="00FD0E3E"/>
    <w:rsid w:val="00FD2CD6"/>
    <w:rsid w:val="00FE50B5"/>
    <w:rsid w:val="00FF40B1"/>
    <w:rsid w:val="00FF6F5F"/>
    <w:rsid w:val="00FF70D5"/>
    <w:rsid w:val="00FF73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0B5AEC96-B7D1-4177-A09B-731CCBECF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EB4B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52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F1955E-A9A5-4168-9847-08B9CCCC04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727</Words>
  <Characters>9849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1553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Raja Muhammad Arslan</cp:lastModifiedBy>
  <cp:revision>4</cp:revision>
  <dcterms:created xsi:type="dcterms:W3CDTF">2019-04-19T05:57:00Z</dcterms:created>
  <dcterms:modified xsi:type="dcterms:W3CDTF">2019-04-19T06:21:00Z</dcterms:modified>
</cp:coreProperties>
</file>